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4C081D" w:rsidRPr="004C081D" w:rsidRDefault="004C081D" w:rsidP="00B718A5">
      <w:pPr>
        <w:spacing w:line="240" w:lineRule="auto"/>
        <w:jc w:val="center"/>
        <w:rPr>
          <w:rFonts w:ascii="Times New Roman" w:hAnsi="Times New Roman" w:cs="Times New Roman"/>
          <w:sz w:val="32"/>
          <w:szCs w:val="32"/>
        </w:rPr>
      </w:pPr>
      <w:r w:rsidRPr="004C081D">
        <w:rPr>
          <w:rFonts w:ascii="Times New Roman" w:hAnsi="Times New Roman" w:cs="Times New Roman"/>
          <w:sz w:val="32"/>
          <w:szCs w:val="32"/>
        </w:rPr>
        <w:t xml:space="preserve">OLALERE LAWAL LEKAN </w:t>
      </w:r>
    </w:p>
    <w:p w:rsidR="00766483" w:rsidRPr="00766483" w:rsidRDefault="004C081D"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263</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4C081D">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4C081D" w:rsidRPr="004A76E5">
        <w:rPr>
          <w:rFonts w:ascii="Times New Roman" w:hAnsi="Times New Roman" w:cs="Times New Roman"/>
        </w:rPr>
        <w:t>Olalere Lawal Lekan</w:t>
      </w:r>
      <w:r w:rsidR="00573463"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4C081D">
        <w:rPr>
          <w:rFonts w:ascii="Times New Roman" w:hAnsi="Times New Roman" w:cs="Times New Roman"/>
        </w:rPr>
        <w:t>263</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88623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88623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88623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xml:space="preserv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2]</w:t>
      </w:r>
      <w:r w:rsidR="0088623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2]</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3]</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4]</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5]</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88623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88623E" w:rsidP="00407CE6">
      <w:pPr>
        <w:spacing w:line="480" w:lineRule="auto"/>
        <w:rPr>
          <w:rFonts w:asciiTheme="majorBidi" w:hAnsiTheme="majorBidi" w:cstheme="majorBidi"/>
          <w:b/>
          <w:bCs/>
        </w:rPr>
      </w:pPr>
      <w:r w:rsidRPr="0088623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88623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88623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88623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88623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6FF0" w:rsidRDefault="00CC6FF0" w:rsidP="005E5D59">
      <w:pPr>
        <w:spacing w:after="0" w:line="240" w:lineRule="auto"/>
      </w:pPr>
      <w:r>
        <w:separator/>
      </w:r>
    </w:p>
  </w:endnote>
  <w:endnote w:type="continuationSeparator" w:id="1">
    <w:p w:rsidR="00CC6FF0" w:rsidRDefault="00CC6FF0"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88623E">
        <w:pPr>
          <w:pStyle w:val="Footer"/>
          <w:jc w:val="center"/>
        </w:pPr>
        <w:fldSimple w:instr=" PAGE   \* MERGEFORMAT ">
          <w:r w:rsidR="004C081D">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6FF0" w:rsidRDefault="00CC6FF0" w:rsidP="005E5D59">
      <w:pPr>
        <w:spacing w:after="0" w:line="240" w:lineRule="auto"/>
      </w:pPr>
      <w:r>
        <w:separator/>
      </w:r>
    </w:p>
  </w:footnote>
  <w:footnote w:type="continuationSeparator" w:id="1">
    <w:p w:rsidR="00CC6FF0" w:rsidRDefault="00CC6FF0"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0482"/>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615FB"/>
    <w:rsid w:val="00B718A5"/>
    <w:rsid w:val="00B74B1E"/>
    <w:rsid w:val="00BC2368"/>
    <w:rsid w:val="00BF4DE9"/>
    <w:rsid w:val="00C717F0"/>
    <w:rsid w:val="00C72085"/>
    <w:rsid w:val="00CC6FF0"/>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26"/>
        <o:r id="V:Rule7" type="connector" idref="#_x0000_s1044"/>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2</TotalTime>
  <Pages>64</Pages>
  <Words>12667</Words>
  <Characters>72207</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6</cp:revision>
  <cp:lastPrinted>2025-07-11T17:30:00Z</cp:lastPrinted>
  <dcterms:created xsi:type="dcterms:W3CDTF">2025-07-10T11:53:00Z</dcterms:created>
  <dcterms:modified xsi:type="dcterms:W3CDTF">2025-07-12T01:01:00Z</dcterms:modified>
</cp:coreProperties>
</file>